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B3F3E41" w14:textId="77777777" w:rsidR="00041322" w:rsidRPr="00CE508A" w:rsidRDefault="00041322" w:rsidP="00041322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BAB 1 </w:t>
      </w:r>
    </w:p>
    <w:p w14:paraId="04441AE9" w14:textId="77777777" w:rsidR="00041322" w:rsidRPr="00CE508A" w:rsidRDefault="00041322" w:rsidP="00041322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NDAHULUAN </w:t>
      </w:r>
    </w:p>
    <w:p w14:paraId="43C90136" w14:textId="77777777" w:rsidR="00041322" w:rsidRPr="00CE508A" w:rsidRDefault="00041322" w:rsidP="00041322">
      <w:pPr>
        <w:numPr>
          <w:ilvl w:val="1"/>
          <w:numId w:val="1"/>
        </w:numPr>
        <w:spacing w:after="0" w:line="360" w:lineRule="auto"/>
        <w:ind w:left="567" w:hanging="567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Latar </w:t>
      </w:r>
      <w:proofErr w:type="spellStart"/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lakang</w:t>
      </w:r>
      <w:proofErr w:type="spellEnd"/>
    </w:p>
    <w:p w14:paraId="4CB2BF11" w14:textId="77777777" w:rsidR="004943EC" w:rsidRPr="00CE508A" w:rsidRDefault="00041322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ir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k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mpi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u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internet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k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butu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kerj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rj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ngsu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ond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sensi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langs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kto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hidup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dapu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enderu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rastruktu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is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Dalam dun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</w:t>
      </w:r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versitas Islam Darul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Ulu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UNISDA)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gandal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duku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ses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dministr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kademi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operasional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caku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engelol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taf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ua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lay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ula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unggu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efisien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ualita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lay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la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risiko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masu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ncam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tegrita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rahasi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tersedi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943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l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kibat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lind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anya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s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las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tam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bali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umbuh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tens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jahat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orang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anggung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wab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anfaat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mentum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y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unt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ang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anggung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wab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yebab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rusa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ar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mbul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rugi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inansial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kal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Prabuningrat","given":"Gede Satria Wibawa","non-dropping-particle":"","parse-names":false,"suffix":""},{"dropping-particle":"","family":"Hostiadi","given":"Dandy Pramana","non-dropping-particle":"","parse-names":false,"suffix":""},{"dropping-particle":"","family":"Srinadi","given":"Ni Luh Putri","non-dropping-particle":"","parse-names":false,"suffix":""}],"container-title":"Prosiding Seminar Hasil Penelitian Informatika dan Komputer","id":"ITEM-1","issue":"2","issued":{"date-parts":[["2024"]]},"page":"845-850","title":"Klasifikasi Deteksi Anomali Menggunakan Metode Machine Learning","type":"article-journal","volume":"1"},"uris":["http://www.mendeley.com/documents/?uuid=ec09a9cf-1197-4551-b6cd-ba3721c20be4"]}],"mendeley":{"formattedCitation":"(Prabuningrat et al., 2024)","plainTextFormattedCitation":"(Prabuningrat et al., 2024)","previouslyFormattedCitation":"(Prabuningrat et al., 2024)"},"properties":{"noteIndex":0},"schema":"https://github.com/citation-style-language/schema/raw/master/csl-citation.json"}</w:instrTex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943EC"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Prabuningrat et al., 2024)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1F55B0E9" w14:textId="77777777" w:rsidR="004943EC" w:rsidRPr="00CE508A" w:rsidRDefault="004943EC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kuri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umpul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roses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bij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kerj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sa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sa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indun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ftware program dan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se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us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Ole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ng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nga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rusi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per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isie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 Teknik-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kecerdas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u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I)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uta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manfa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anc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erd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.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w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nt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das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ignature based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nda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at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hitung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ru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bahar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k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basis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i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ature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etode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hasi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hadap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ent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ndal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kanism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uristic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n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ha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aka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mbang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takhi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r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m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e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570A1E7" w14:textId="77777777" w:rsidR="004943EC" w:rsidRPr="00CE508A" w:rsidRDefault="004943EC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ur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bstract":"… Dengan memanfaatkan kemampuan algoritma machine learning untuk mengenali pola-… Dengan memanfaatkan potensi machine learning, organisasi dan penyedia layanan dapat …","author":[{"dropping-particle":"","family":"Wardhani","given":"Nadia Farah","non-dropping-particle":"","parse-names":false,"suffix":""}],"container-title":"Duniadata.org","id":"ITEM-1","issue":"4","issued":{"date-parts":[["2024"]]},"page":"1-16","title":"Penggunaan Machine Learning Dalam Deteksi Intrusi Pada Jaringan Komputer","type":"article-journal","volume":"1"},"uris":["http://www.mendeley.com/documents/?uuid=633e4683-8731-48b6-a5af-75dc9dd6a75e"]}],"mendeley":{"formattedCitation":"(Wardhani, 2024)","plainTextFormattedCitation":"(Wardhani, 2024)","previouslyFormattedCitation":"(Wardhani, 2024)"},"properties":{"noteIndex":0},"schema":"https://github.com/citation-style-language/schema/raw/master/csl-citation.json"}</w:instrTex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Wardhani, 2024)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la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oku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aja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e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mp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n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ntek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la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m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eknik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klasifikas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rmal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laj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lati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eknik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hasi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n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gk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ur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elai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omaly detection jug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u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ilak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ias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gk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and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071DEA1" w14:textId="77777777" w:rsidR="00114805" w:rsidRPr="00CE508A" w:rsidRDefault="004943EC" w:rsidP="00114805">
      <w:pPr>
        <w:pStyle w:val="NormalWeb"/>
        <w:shd w:val="clear" w:color="auto" w:fill="FBFBFB"/>
        <w:spacing w:before="0" w:beforeAutospacing="0" w:after="0" w:afterAutospacing="0" w:line="360" w:lineRule="auto"/>
        <w:ind w:firstLine="567"/>
        <w:jc w:val="both"/>
        <w:rPr>
          <w:color w:val="000000" w:themeColor="text1"/>
        </w:rPr>
      </w:pP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meriks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titik</w:t>
      </w:r>
      <w:proofErr w:type="spellEnd"/>
      <w:r w:rsidRPr="00114805">
        <w:rPr>
          <w:color w:val="000000" w:themeColor="text1"/>
        </w:rPr>
        <w:t xml:space="preserve"> data </w:t>
      </w:r>
      <w:proofErr w:type="spellStart"/>
      <w:r w:rsidRPr="00114805">
        <w:rPr>
          <w:color w:val="000000" w:themeColor="text1"/>
        </w:rPr>
        <w:t>tertentu</w:t>
      </w:r>
      <w:proofErr w:type="spellEnd"/>
      <w:r w:rsidRPr="00114805">
        <w:rPr>
          <w:color w:val="000000" w:themeColor="text1"/>
        </w:rPr>
        <w:t xml:space="preserve"> dan </w:t>
      </w:r>
      <w:proofErr w:type="spellStart"/>
      <w:r w:rsidRPr="00114805">
        <w:rPr>
          <w:color w:val="000000" w:themeColor="text1"/>
        </w:rPr>
        <w:t>men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ejadi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langka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tampa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curiga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aren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erbed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ng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ol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erilaku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ada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ukanlah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hal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aru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tetap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iring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ng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ertambahnya</w:t>
      </w:r>
      <w:proofErr w:type="spellEnd"/>
      <w:r w:rsidRPr="00114805">
        <w:rPr>
          <w:color w:val="000000" w:themeColor="text1"/>
        </w:rPr>
        <w:t xml:space="preserve"> data, </w:t>
      </w:r>
      <w:proofErr w:type="spellStart"/>
      <w:r w:rsidRPr="00114805">
        <w:rPr>
          <w:color w:val="000000" w:themeColor="text1"/>
        </w:rPr>
        <w:t>pelacakan</w:t>
      </w:r>
      <w:proofErr w:type="spellEnd"/>
      <w:r w:rsidRPr="00114805">
        <w:rPr>
          <w:color w:val="000000" w:themeColor="text1"/>
        </w:rPr>
        <w:t xml:space="preserve"> manual </w:t>
      </w:r>
      <w:proofErr w:type="spellStart"/>
      <w:r w:rsidRPr="00114805">
        <w:rPr>
          <w:color w:val="000000" w:themeColor="text1"/>
        </w:rPr>
        <w:t>menjad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tida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raktis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sangat </w:t>
      </w:r>
      <w:proofErr w:type="spellStart"/>
      <w:r w:rsidRPr="00114805">
        <w:rPr>
          <w:color w:val="000000" w:themeColor="text1"/>
        </w:rPr>
        <w:t>penting</w:t>
      </w:r>
      <w:proofErr w:type="spellEnd"/>
      <w:r w:rsidRPr="00114805">
        <w:rPr>
          <w:color w:val="000000" w:themeColor="text1"/>
        </w:rPr>
        <w:t xml:space="preserve"> di </w:t>
      </w:r>
      <w:proofErr w:type="spellStart"/>
      <w:r w:rsidRPr="00114805">
        <w:rPr>
          <w:color w:val="000000" w:themeColor="text1"/>
        </w:rPr>
        <w:t>industri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sepert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euangan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ritel</w:t>
      </w:r>
      <w:proofErr w:type="spellEnd"/>
      <w:r w:rsidRPr="00114805">
        <w:rPr>
          <w:color w:val="000000" w:themeColor="text1"/>
        </w:rPr>
        <w:t xml:space="preserve">, dan </w:t>
      </w:r>
      <w:proofErr w:type="spellStart"/>
      <w:r w:rsidRPr="00114805">
        <w:rPr>
          <w:color w:val="000000" w:themeColor="text1"/>
        </w:rPr>
        <w:t>keaman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iber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tetap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tiap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isni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haru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lastRenderedPageBreak/>
        <w:t>mempertimbang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olu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yedia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car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untu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car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otomati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deteksi</w:t>
      </w:r>
      <w:proofErr w:type="spellEnd"/>
      <w:r w:rsidRPr="00114805">
        <w:rPr>
          <w:color w:val="000000" w:themeColor="text1"/>
        </w:rPr>
        <w:t xml:space="preserve"> outlier yang </w:t>
      </w:r>
      <w:proofErr w:type="spellStart"/>
      <w:r w:rsidRPr="00114805">
        <w:rPr>
          <w:color w:val="000000" w:themeColor="text1"/>
        </w:rPr>
        <w:t>berbahaya</w:t>
      </w:r>
      <w:proofErr w:type="spellEnd"/>
      <w:r w:rsidRPr="00114805">
        <w:rPr>
          <w:color w:val="000000" w:themeColor="text1"/>
        </w:rPr>
        <w:t xml:space="preserve"> dan </w:t>
      </w:r>
      <w:proofErr w:type="spellStart"/>
      <w:r w:rsidRPr="00114805">
        <w:rPr>
          <w:color w:val="000000" w:themeColor="text1"/>
        </w:rPr>
        <w:t>melindungi</w:t>
      </w:r>
      <w:proofErr w:type="spellEnd"/>
      <w:r w:rsidRPr="00114805">
        <w:rPr>
          <w:color w:val="000000" w:themeColor="text1"/>
        </w:rPr>
        <w:t xml:space="preserve"> data Anda. </w:t>
      </w:r>
      <w:proofErr w:type="spellStart"/>
      <w:r w:rsidRPr="00114805">
        <w:rPr>
          <w:color w:val="000000" w:themeColor="text1"/>
        </w:rPr>
        <w:t>Misalnya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perban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dalah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industri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mendapat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anfaat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ari</w:t>
      </w:r>
      <w:proofErr w:type="spellEnd"/>
      <w:r w:rsidR="00114805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. </w:t>
      </w:r>
      <w:proofErr w:type="spellStart"/>
      <w:r w:rsidR="00114805" w:rsidRPr="00CE508A">
        <w:rPr>
          <w:color w:val="000000" w:themeColor="text1"/>
        </w:rPr>
        <w:t>De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nggun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, bank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ngidentifika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ktivitas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nipu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pola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tida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onsiste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serta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lindungi</w:t>
      </w:r>
      <w:proofErr w:type="spellEnd"/>
      <w:r w:rsidR="00114805" w:rsidRPr="00CE508A">
        <w:rPr>
          <w:color w:val="000000" w:themeColor="text1"/>
        </w:rPr>
        <w:t xml:space="preserve"> data. Data </w:t>
      </w:r>
      <w:proofErr w:type="spellStart"/>
      <w:r w:rsidR="00114805" w:rsidRPr="00CE508A">
        <w:rPr>
          <w:color w:val="000000" w:themeColor="text1"/>
        </w:rPr>
        <w:t>adalah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jalur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dup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bisnis</w:t>
      </w:r>
      <w:proofErr w:type="spellEnd"/>
      <w:r w:rsidR="00114805" w:rsidRPr="00CE508A">
        <w:rPr>
          <w:color w:val="000000" w:themeColor="text1"/>
        </w:rPr>
        <w:t xml:space="preserve"> Anda, dan </w:t>
      </w:r>
      <w:proofErr w:type="spellStart"/>
      <w:r w:rsidR="00114805" w:rsidRPr="00CE508A">
        <w:rPr>
          <w:color w:val="000000" w:themeColor="text1"/>
        </w:rPr>
        <w:t>menyepelekan</w:t>
      </w:r>
      <w:proofErr w:type="spellEnd"/>
      <w:r w:rsidR="00114805" w:rsidRPr="00CE508A">
        <w:rPr>
          <w:color w:val="000000" w:themeColor="text1"/>
        </w:rPr>
        <w:t xml:space="preserve"> data </w:t>
      </w:r>
      <w:proofErr w:type="spellStart"/>
      <w:r w:rsidR="00114805" w:rsidRPr="00CE508A">
        <w:rPr>
          <w:color w:val="000000" w:themeColor="text1"/>
        </w:rPr>
        <w:t>in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mbahay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operasi</w:t>
      </w:r>
      <w:proofErr w:type="spellEnd"/>
      <w:r w:rsidR="00114805" w:rsidRPr="00CE508A">
        <w:rPr>
          <w:color w:val="000000" w:themeColor="text1"/>
        </w:rPr>
        <w:t xml:space="preserve"> Anda. </w:t>
      </w:r>
      <w:proofErr w:type="spellStart"/>
      <w:r w:rsidR="00114805" w:rsidRPr="00CE508A">
        <w:rPr>
          <w:color w:val="000000" w:themeColor="text1"/>
        </w:rPr>
        <w:t>Tanpa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, Anda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ndapat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ekuitas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rek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membutuh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waktu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bertahun-tahu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untu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ikembangkan</w:t>
      </w:r>
      <w:proofErr w:type="spellEnd"/>
      <w:r w:rsidR="00114805" w:rsidRPr="00CE508A">
        <w:rPr>
          <w:color w:val="000000" w:themeColor="text1"/>
        </w:rPr>
        <w:t xml:space="preserve">. </w:t>
      </w:r>
      <w:proofErr w:type="spellStart"/>
      <w:r w:rsidR="00114805" w:rsidRPr="00CE508A">
        <w:rPr>
          <w:color w:val="000000" w:themeColor="text1"/>
        </w:rPr>
        <w:t>Bisnis</w:t>
      </w:r>
      <w:proofErr w:type="spellEnd"/>
      <w:r w:rsidR="00114805" w:rsidRPr="00CE508A">
        <w:rPr>
          <w:color w:val="000000" w:themeColor="text1"/>
        </w:rPr>
        <w:t xml:space="preserve"> Anda </w:t>
      </w:r>
      <w:proofErr w:type="spellStart"/>
      <w:r w:rsidR="00114805" w:rsidRPr="00CE508A">
        <w:rPr>
          <w:color w:val="000000" w:themeColor="text1"/>
        </w:rPr>
        <w:t>mengalam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r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aman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informa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sensitif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n</w:t>
      </w:r>
      <w:proofErr w:type="spellEnd"/>
      <w:r w:rsidR="00114805" w:rsidRPr="00CE508A">
        <w:rPr>
          <w:color w:val="000000" w:themeColor="text1"/>
        </w:rPr>
        <w:t xml:space="preserve">.  Jika </w:t>
      </w:r>
      <w:proofErr w:type="spellStart"/>
      <w:r w:rsidR="00114805" w:rsidRPr="00CE508A">
        <w:rPr>
          <w:color w:val="000000" w:themeColor="text1"/>
        </w:rPr>
        <w:t>hal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in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erjadi</w:t>
      </w:r>
      <w:proofErr w:type="spellEnd"/>
      <w:r w:rsidR="00114805" w:rsidRPr="00CE508A">
        <w:rPr>
          <w:color w:val="000000" w:themeColor="text1"/>
        </w:rPr>
        <w:t xml:space="preserve">, Anda </w:t>
      </w:r>
      <w:proofErr w:type="spellStart"/>
      <w:r w:rsidR="00114805" w:rsidRPr="00CE508A">
        <w:rPr>
          <w:color w:val="000000" w:themeColor="text1"/>
        </w:rPr>
        <w:t>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ingk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percaya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n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mungki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ida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ikembalikan</w:t>
      </w:r>
      <w:proofErr w:type="spellEnd"/>
      <w:r w:rsidR="00114805" w:rsidRPr="00CE508A">
        <w:rPr>
          <w:color w:val="000000" w:themeColor="text1"/>
        </w:rPr>
        <w:t> </w:t>
      </w:r>
      <w:r w:rsidR="00114805" w:rsidRPr="00CE508A">
        <w:rPr>
          <w:color w:val="000000" w:themeColor="text1"/>
        </w:rPr>
        <w:fldChar w:fldCharType="begin" w:fldLock="1"/>
      </w:r>
      <w:r w:rsidR="00114805" w:rsidRPr="00CE508A">
        <w:rPr>
          <w:color w:val="000000" w:themeColor="text1"/>
        </w:rPr>
        <w:instrText>ADDIN CSL_CITATION {"citationItems":[{"id":"ITEM-1","itemData":{"abstract":"… dan efisiensi komputasi, membuka pintu untuk pengembangan algoritma … untuk keperluan investigasi dan pengambilan keputusan (… Semua kontribusi ini memainkan peran kunci dalam …","author":[{"dropping-particle":"","family":"Bororing","given":"G M G","non-dropping-particle":"","parse-names":false,"suffix":""}],"container-title":"Jurnal Review Pendidikan dan …","id":"ITEM-1","issued":{"date-parts":[["2024"]]},"page":"1361-1368","title":"Pengembangan Algoritma Machine Learning Untuk Mendeteksi Anomali Dalam Jaringan Komputer","type":"article-journal","volume":"7"},"uris":["http://www.mendeley.com/documents/?uuid=bab0bd40-359a-4c7a-a797-471900155239"]}],"mendeley":{"formattedCitation":"(Bororing, 2024)","plainTextFormattedCitation":"(Bororing, 2024)","previouslyFormattedCitation":"(Bororing, 2024)"},"properties":{"noteIndex":0},"schema":"https://github.com/citation-style-language/schema/raw/master/csl-citation.json"}</w:instrText>
      </w:r>
      <w:r w:rsidR="00114805" w:rsidRPr="00CE508A">
        <w:rPr>
          <w:color w:val="000000" w:themeColor="text1"/>
        </w:rPr>
        <w:fldChar w:fldCharType="separate"/>
      </w:r>
      <w:r w:rsidR="00114805" w:rsidRPr="00CE508A">
        <w:rPr>
          <w:noProof/>
          <w:color w:val="000000" w:themeColor="text1"/>
        </w:rPr>
        <w:t>(</w:t>
      </w:r>
      <w:proofErr w:type="spellStart"/>
      <w:r w:rsidR="00114805" w:rsidRPr="00CE508A">
        <w:rPr>
          <w:noProof/>
          <w:color w:val="000000" w:themeColor="text1"/>
        </w:rPr>
        <w:t>Bororing</w:t>
      </w:r>
      <w:proofErr w:type="spellEnd"/>
      <w:r w:rsidR="00114805" w:rsidRPr="00CE508A">
        <w:rPr>
          <w:noProof/>
          <w:color w:val="000000" w:themeColor="text1"/>
        </w:rPr>
        <w:t>, 2024)</w:t>
      </w:r>
      <w:r w:rsidR="00114805" w:rsidRPr="00CE508A">
        <w:rPr>
          <w:color w:val="000000" w:themeColor="text1"/>
        </w:rPr>
        <w:fldChar w:fldCharType="end"/>
      </w:r>
      <w:r w:rsidR="00114805" w:rsidRPr="00CE508A">
        <w:rPr>
          <w:color w:val="000000" w:themeColor="text1"/>
        </w:rPr>
        <w:t>.</w:t>
      </w:r>
    </w:p>
    <w:p w14:paraId="5F5B94D5" w14:textId="77777777" w:rsidR="00114805" w:rsidRPr="00CE508A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n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bstract":"… dan efisiensi komputasi, membuka pintu untuk pengembangan algoritma … untuk keperluan investigasi dan pengambilan keputusan (… Semua kontribusi ini memainkan peran kunci dalam …","author":[{"dropping-particle":"","family":"Bororing","given":"G M G","non-dropping-particle":"","parse-names":false,"suffix":""}],"container-title":"Jurnal Review Pendidikan dan …","id":"ITEM-1","issued":{"date-parts":[["2024"]]},"page":"1361-1368","title":"Pengembangan Algoritma Machine Learning Untuk Mendeteksi Anomali Dalam Jaringan Komputer","type":"article-journal","volume":"7"},"uris":["http://www.mendeley.com/documents/?uuid=bab0bd40-359a-4c7a-a797-471900155239"]}],"mendeley":{"formattedCitation":"(Bororing, 2024)","plainTextFormattedCitation":"(Bororing, 2024)","previouslyFormattedCitation":"(Bororing, 2024)"},"properties":{"noteIndex":0},"schema":"https://github.com/citation-style-language/schema/raw/master/csl-citation.json"}</w:instrTex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Bororing, 2024)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ud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rang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cam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inc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k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ungkap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leks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vari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yoro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ant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lu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Kesimpul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gas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maham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nj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rakt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perku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ahan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769AB29" w14:textId="77777777" w:rsidR="00114805" w:rsidRPr="00CE508A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k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ak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angg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m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d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rans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gital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nimal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cu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,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ova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anfa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mp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u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nali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ur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mik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bu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lu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eg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cu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udi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BD8206F" w14:textId="4545BC8F" w:rsidR="00114805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masala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a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ud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rap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Audi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versita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lam Darul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lu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0673E82" w14:textId="77777777" w:rsid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F294DC4" w14:textId="43D5FD88" w:rsidR="006518E2" w:rsidRP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Formulasi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elitian</w:t>
      </w:r>
      <w:proofErr w:type="spellEnd"/>
    </w:p>
    <w:p w14:paraId="23E888EA" w14:textId="036C3170" w:rsidR="006518E2" w:rsidRPr="006518E2" w:rsidRDefault="006518E2" w:rsidP="006518E2">
      <w:pPr>
        <w:pStyle w:val="ListParagraph"/>
        <w:numPr>
          <w:ilvl w:val="0"/>
          <w:numId w:val="3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Utama:</w:t>
      </w:r>
    </w:p>
    <w:p w14:paraId="2AD938A0" w14:textId="77777777" w:rsidR="006518E2" w:rsidRPr="006518E2" w:rsidRDefault="006518E2" w:rsidP="006518E2">
      <w:pPr>
        <w:spacing w:after="0" w:line="360" w:lineRule="auto"/>
        <w:ind w:left="567" w:firstLine="567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aiman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terap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fektif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udit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ingku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versitas Islam Darul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l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ingg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ingkat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aman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grita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?</w:t>
      </w:r>
    </w:p>
    <w:p w14:paraId="6A5E0DC4" w14:textId="77777777" w:rsidR="006518E2" w:rsidRPr="006518E2" w:rsidRDefault="006518E2" w:rsidP="006518E2">
      <w:pPr>
        <w:pStyle w:val="ListParagraph"/>
        <w:numPr>
          <w:ilvl w:val="0"/>
          <w:numId w:val="3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husus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</w:p>
    <w:p w14:paraId="67AABADE" w14:textId="77777777" w:rsidR="006518E2" w:rsidRP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mana yang pal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terap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ntek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rti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akterist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ungki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?</w:t>
      </w:r>
    </w:p>
    <w:p w14:paraId="1BCFCDB6" w14:textId="77777777" w:rsidR="006518E2" w:rsidRP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aiman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lah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e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ru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se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h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ja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?</w:t>
      </w:r>
    </w:p>
    <w:p w14:paraId="0E138AA6" w14:textId="77777777" w:rsid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tor-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to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ngaruh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ur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fisien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?</w:t>
      </w:r>
    </w:p>
    <w:p w14:paraId="78A29100" w14:textId="77777777" w:rsidR="006518E2" w:rsidRPr="006518E2" w:rsidRDefault="006518E2" w:rsidP="006518E2">
      <w:pPr>
        <w:pStyle w:val="ListParagraph"/>
        <w:spacing w:after="0" w:line="360" w:lineRule="auto"/>
        <w:ind w:left="1287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C66851E" w14:textId="0B3EF997" w:rsidR="006518E2" w:rsidRP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earch Gap:</w:t>
      </w:r>
    </w:p>
    <w:p w14:paraId="040DC9A9" w14:textId="77777777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erdahulu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yorita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dahu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ku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ute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l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pesif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audit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ingku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.</w:t>
      </w:r>
    </w:p>
    <w:p w14:paraId="1FFE1251" w14:textId="77777777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Jenis Data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rti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pesif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dem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u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ministr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7111708F" w14:textId="4665A448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laku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bandi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emu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pal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co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akterist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UNISDA.</w:t>
      </w:r>
    </w:p>
    <w:p w14:paraId="2EF078FC" w14:textId="4B308514" w:rsidR="001837F0" w:rsidRDefault="006518E2" w:rsidP="001837F0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e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tr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rehensif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uku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382B2F1C" w14:textId="7C7D33D0" w:rsidR="001837F0" w:rsidRDefault="001837F0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EB11B0E" w14:textId="445C49C1" w:rsidR="001837F0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  <w14:ligatures w14:val="standardContextual"/>
        </w:rPr>
        <w:lastRenderedPageBreak/>
        <w:drawing>
          <wp:anchor distT="0" distB="0" distL="114300" distR="114300" simplePos="0" relativeHeight="251658240" behindDoc="0" locked="0" layoutInCell="1" allowOverlap="1" wp14:anchorId="380151C2" wp14:editId="2F9BEA92">
            <wp:simplePos x="0" y="0"/>
            <wp:positionH relativeFrom="column">
              <wp:posOffset>7620</wp:posOffset>
            </wp:positionH>
            <wp:positionV relativeFrom="paragraph">
              <wp:posOffset>251460</wp:posOffset>
            </wp:positionV>
            <wp:extent cx="5038725" cy="2923408"/>
            <wp:effectExtent l="0" t="0" r="0" b="0"/>
            <wp:wrapNone/>
            <wp:docPr id="3663128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312819" name="Picture 366312819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870" b="20020"/>
                    <a:stretch/>
                  </pic:blipFill>
                  <pic:spPr bwMode="auto">
                    <a:xfrm>
                      <a:off x="0" y="0"/>
                      <a:ext cx="5047822" cy="29286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ind Mapping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i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ferensi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g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gunakan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1BBC7C4B" w14:textId="15A165A7" w:rsidR="007D5BF9" w:rsidRDefault="007D5BF9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C5C0378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EA3F0C0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1D9F688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84FB53F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CC4011D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4126DF4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6E0FC40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0D6A8AC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5B42EE8D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DD4B745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004674F" w14:textId="077DBD52" w:rsidR="007D5BF9" w:rsidRPr="007D5BF9" w:rsidRDefault="007D5BF9" w:rsidP="001837F0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Metode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yg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usulkan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n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ncana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trik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gujian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yg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gunakan</w:t>
      </w:r>
      <w:proofErr w:type="spellEnd"/>
    </w:p>
    <w:p w14:paraId="4339702A" w14:textId="3BA545C3" w:rsidR="007D5BF9" w:rsidRPr="007D5BF9" w:rsidRDefault="007D5BF9" w:rsidP="007D5BF9">
      <w:pPr>
        <w:pStyle w:val="ListParagraph"/>
        <w:numPr>
          <w:ilvl w:val="0"/>
          <w:numId w:val="8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Systematic Literature Review (SLR):</w:t>
      </w:r>
    </w:p>
    <w:p w14:paraId="0D90C631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Menyusun d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r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ur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nasio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n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internasio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relev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060FEB7E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Foku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pad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metode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machine learning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lam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ete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omal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n t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kelol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berba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COBIT 5.</w:t>
      </w:r>
    </w:p>
    <w:p w14:paraId="2BCA0243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Tahap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SLR: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pencari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ur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valua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kualita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kstra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ta, dan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ali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inte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7FC594BC" w14:textId="578048D4" w:rsidR="007D5BF9" w:rsidRPr="007D5BF9" w:rsidRDefault="007D5BF9" w:rsidP="007D5BF9">
      <w:pPr>
        <w:pStyle w:val="ListParagraph"/>
        <w:numPr>
          <w:ilvl w:val="0"/>
          <w:numId w:val="8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Eksperimen</w:t>
      </w:r>
      <w:proofErr w:type="spellEnd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Algoritma</w:t>
      </w:r>
      <w:proofErr w:type="spellEnd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Machine Learning:</w:t>
      </w:r>
    </w:p>
    <w:p w14:paraId="59E7ECAD" w14:textId="77777777" w:rsidR="007D5BF9" w:rsidRPr="007D5BF9" w:rsidRDefault="007D5BF9" w:rsidP="007D5BF9">
      <w:pPr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Dataset: D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riwayat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r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istem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audit Universitas (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ik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tersedi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)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tau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taset open-source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untuk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ete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omal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316F96C5" w14:textId="77777777" w:rsidR="007D5BF9" w:rsidRPr="007D5BF9" w:rsidRDefault="007D5BF9" w:rsidP="007D5BF9">
      <w:pPr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lgoritm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:</w:t>
      </w:r>
    </w:p>
    <w:p w14:paraId="20F7C8F4" w14:textId="77777777" w:rsidR="007D5BF9" w:rsidRPr="007D5BF9" w:rsidRDefault="007D5BF9" w:rsidP="007D5BF9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upervised Learning: Random Forest, SVM</w:t>
      </w:r>
    </w:p>
    <w:p w14:paraId="5CE4F3C2" w14:textId="77777777" w:rsidR="007D5BF9" w:rsidRPr="007D5BF9" w:rsidRDefault="007D5BF9" w:rsidP="007D5BF9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Unsupervised Learning: DBSCAN, K-Means</w:t>
      </w:r>
    </w:p>
    <w:p w14:paraId="0912D43E" w14:textId="5934552D" w:rsidR="00D00D27" w:rsidRPr="00D00D27" w:rsidRDefault="007D5BF9" w:rsidP="00D00D27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nsemble Models: Bagging, Boosting</w:t>
      </w:r>
    </w:p>
    <w:p w14:paraId="7AD5868F" w14:textId="77777777" w:rsidR="00D00D27" w:rsidRPr="00D00D27" w:rsidRDefault="00D00D27" w:rsidP="00D00D27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Rencana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Metrik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Pengujian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:</w:t>
      </w:r>
    </w:p>
    <w:p w14:paraId="6C981495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Akurasi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(Accuracy)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erap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ik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etek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vs. non-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215A830E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Precision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mampu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hindar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false positive.</w:t>
      </w:r>
    </w:p>
    <w:p w14:paraId="28626B5B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Recall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mampu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etek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mu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asus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nar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62BD4F88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F1-Score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ombina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precision dan recall.</w:t>
      </w:r>
    </w:p>
    <w:p w14:paraId="13A10D91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ROC-AUC Curve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Evalua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form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car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seluruh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0058C2F3" w14:textId="77777777" w:rsidR="00D00D27" w:rsidRDefault="00D00D27" w:rsidP="00D00D27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D00D27" w:rsidSect="00222068">
          <w:footerReference w:type="default" r:id="rId8"/>
          <w:pgSz w:w="11907" w:h="16840" w:code="9"/>
          <w:pgMar w:top="1701" w:right="1701" w:bottom="1418" w:left="2268" w:header="720" w:footer="720" w:gutter="0"/>
          <w:pgNumType w:start="1"/>
          <w:cols w:space="720"/>
          <w:docGrid w:linePitch="360"/>
        </w:sectPr>
      </w:pPr>
    </w:p>
    <w:p w14:paraId="2C113D2F" w14:textId="162474FE" w:rsidR="005001C9" w:rsidRDefault="00222068" w:rsidP="0022206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22068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5B2E5569" w14:textId="1B8F855F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oro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 M. G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chine Learning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om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Review Pendidikan Dan …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, 1361–1368.</w:t>
      </w:r>
    </w:p>
    <w:p w14:paraId="0CB61603" w14:textId="115A95B7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buning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 S. W., </w:t>
      </w:r>
      <w:proofErr w:type="spellStart"/>
      <w:r>
        <w:rPr>
          <w:rFonts w:ascii="Times New Roman" w:hAnsi="Times New Roman" w:cs="Times New Roman"/>
          <w:sz w:val="24"/>
          <w:szCs w:val="24"/>
        </w:rPr>
        <w:t>Hosti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P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Sri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L. P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om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Machine Learning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sidi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eminar Hasi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845–850.</w:t>
      </w:r>
    </w:p>
    <w:p w14:paraId="1F293087" w14:textId="77777777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</w:pPr>
      <w:proofErr w:type="spellStart"/>
      <w:r>
        <w:rPr>
          <w:rFonts w:ascii="Times New Roman" w:hAnsi="Times New Roman" w:cs="Times New Roman"/>
          <w:sz w:val="24"/>
          <w:szCs w:val="24"/>
        </w:rPr>
        <w:t>Wardh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F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chine Learning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Duniadata.Or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4), 1–16.</w:t>
      </w:r>
    </w:p>
    <w:p w14:paraId="4A8FE0F6" w14:textId="77777777" w:rsidR="00222068" w:rsidRPr="00222068" w:rsidRDefault="00222068" w:rsidP="00222068">
      <w:pPr>
        <w:rPr>
          <w:rFonts w:ascii="Times New Roman" w:hAnsi="Times New Roman" w:cs="Times New Roman"/>
          <w:b/>
          <w:bCs/>
          <w:sz w:val="24"/>
          <w:szCs w:val="24"/>
        </w:rPr>
      </w:pPr>
    </w:p>
    <w:sectPr w:rsidR="00222068" w:rsidRPr="002220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230FF65" w14:textId="77777777" w:rsidR="00261C7B" w:rsidRDefault="00261C7B" w:rsidP="006518E2">
      <w:pPr>
        <w:spacing w:after="0" w:line="240" w:lineRule="auto"/>
      </w:pPr>
      <w:r>
        <w:separator/>
      </w:r>
    </w:p>
  </w:endnote>
  <w:endnote w:type="continuationSeparator" w:id="0">
    <w:p w14:paraId="36CA1864" w14:textId="77777777" w:rsidR="00261C7B" w:rsidRDefault="00261C7B" w:rsidP="006518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D74C93F" w14:textId="2BBFC9B9" w:rsidR="004943EC" w:rsidRPr="00A242AA" w:rsidRDefault="004943EC" w:rsidP="006518E2">
    <w:pPr>
      <w:pStyle w:val="Footer"/>
      <w:tabs>
        <w:tab w:val="clear" w:pos="4680"/>
        <w:tab w:val="clear" w:pos="9360"/>
        <w:tab w:val="left" w:pos="2010"/>
      </w:tabs>
      <w:rPr>
        <w:rFonts w:ascii="Times New Roman" w:hAnsi="Times New Roman" w:cs="Times New Roman"/>
        <w:sz w:val="24"/>
        <w:szCs w:val="24"/>
      </w:rPr>
    </w:pPr>
  </w:p>
  <w:p w14:paraId="54593D4B" w14:textId="77777777" w:rsidR="004943EC" w:rsidRDefault="004943E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78B6E0C" w14:textId="77777777" w:rsidR="00261C7B" w:rsidRDefault="00261C7B" w:rsidP="006518E2">
      <w:pPr>
        <w:spacing w:after="0" w:line="240" w:lineRule="auto"/>
      </w:pPr>
      <w:r>
        <w:separator/>
      </w:r>
    </w:p>
  </w:footnote>
  <w:footnote w:type="continuationSeparator" w:id="0">
    <w:p w14:paraId="5B8BF8C2" w14:textId="77777777" w:rsidR="00261C7B" w:rsidRDefault="00261C7B" w:rsidP="006518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21A30C9"/>
    <w:multiLevelType w:val="hybridMultilevel"/>
    <w:tmpl w:val="BE6E23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6C716F"/>
    <w:multiLevelType w:val="hybridMultilevel"/>
    <w:tmpl w:val="C7C2E828"/>
    <w:lvl w:ilvl="0" w:tplc="38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 w15:restartNumberingAfterBreak="0">
    <w:nsid w:val="408B51B3"/>
    <w:multiLevelType w:val="hybridMultilevel"/>
    <w:tmpl w:val="0EE85908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47C807DF"/>
    <w:multiLevelType w:val="multilevel"/>
    <w:tmpl w:val="32F8AC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A85098B"/>
    <w:multiLevelType w:val="multilevel"/>
    <w:tmpl w:val="AE9C35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3605DFE"/>
    <w:multiLevelType w:val="multilevel"/>
    <w:tmpl w:val="4A90C6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AFE53CC"/>
    <w:multiLevelType w:val="hybridMultilevel"/>
    <w:tmpl w:val="995CEFDA"/>
    <w:lvl w:ilvl="0" w:tplc="38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7" w15:restartNumberingAfterBreak="0">
    <w:nsid w:val="6BD75C89"/>
    <w:multiLevelType w:val="multilevel"/>
    <w:tmpl w:val="55CA8E7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640" w:hanging="1800"/>
      </w:pPr>
      <w:rPr>
        <w:rFonts w:hint="default"/>
      </w:rPr>
    </w:lvl>
  </w:abstractNum>
  <w:abstractNum w:abstractNumId="8" w15:restartNumberingAfterBreak="0">
    <w:nsid w:val="6DD84416"/>
    <w:multiLevelType w:val="hybridMultilevel"/>
    <w:tmpl w:val="89A29D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A3609FA">
      <w:start w:val="1"/>
      <w:numFmt w:val="lowerRoman"/>
      <w:lvlText w:val="%2."/>
      <w:lvlJc w:val="left"/>
      <w:pPr>
        <w:ind w:left="180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88698439">
    <w:abstractNumId w:val="7"/>
  </w:num>
  <w:num w:numId="2" w16cid:durableId="140007917">
    <w:abstractNumId w:val="8"/>
  </w:num>
  <w:num w:numId="3" w16cid:durableId="1530332631">
    <w:abstractNumId w:val="2"/>
  </w:num>
  <w:num w:numId="4" w16cid:durableId="190918357">
    <w:abstractNumId w:val="6"/>
  </w:num>
  <w:num w:numId="5" w16cid:durableId="179200005">
    <w:abstractNumId w:val="1"/>
  </w:num>
  <w:num w:numId="6" w16cid:durableId="1019047601">
    <w:abstractNumId w:val="3"/>
  </w:num>
  <w:num w:numId="7" w16cid:durableId="70156208">
    <w:abstractNumId w:val="5"/>
  </w:num>
  <w:num w:numId="8" w16cid:durableId="1581522195">
    <w:abstractNumId w:val="0"/>
  </w:num>
  <w:num w:numId="9" w16cid:durableId="62994048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1322"/>
    <w:rsid w:val="00041322"/>
    <w:rsid w:val="00114805"/>
    <w:rsid w:val="001837F0"/>
    <w:rsid w:val="00222068"/>
    <w:rsid w:val="00261C7B"/>
    <w:rsid w:val="004943EC"/>
    <w:rsid w:val="005001C9"/>
    <w:rsid w:val="006518E2"/>
    <w:rsid w:val="007B14C7"/>
    <w:rsid w:val="007D5BF9"/>
    <w:rsid w:val="00A0474C"/>
    <w:rsid w:val="00B864C7"/>
    <w:rsid w:val="00D00D27"/>
    <w:rsid w:val="00FD7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A228FB"/>
  <w15:chartTrackingRefBased/>
  <w15:docId w15:val="{0CBC9F6B-E35D-4170-9608-97D6CDB6F4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1322"/>
    <w:pPr>
      <w:spacing w:after="200" w:line="276" w:lineRule="auto"/>
    </w:pPr>
    <w:rPr>
      <w:kern w:val="0"/>
      <w:lang w:val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943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43EC"/>
    <w:rPr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943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43EC"/>
    <w:rPr>
      <w:kern w:val="0"/>
      <w:lang w:val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1148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6518E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975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2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71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2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8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6</Pages>
  <Words>2130</Words>
  <Characters>12144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izzudin farhans</dc:creator>
  <cp:keywords/>
  <dc:description/>
  <cp:lastModifiedBy>M izzudin farhans</cp:lastModifiedBy>
  <cp:revision>1</cp:revision>
  <dcterms:created xsi:type="dcterms:W3CDTF">2024-12-05T12:28:00Z</dcterms:created>
  <dcterms:modified xsi:type="dcterms:W3CDTF">2024-12-05T15:54:00Z</dcterms:modified>
</cp:coreProperties>
</file>